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E45FDA" w14:textId="45B08335" w:rsidR="00BE071C" w:rsidRPr="00BE071C" w:rsidRDefault="00BE071C" w:rsidP="00BE071C">
      <w:pPr>
        <w:pStyle w:val="Titel"/>
        <w:rPr>
          <w:lang w:val="en-GB"/>
        </w:rPr>
      </w:pPr>
      <w:r w:rsidRPr="00BE071C">
        <w:rPr>
          <w:lang w:val="en-GB"/>
        </w:rPr>
        <w:t xml:space="preserve">Protein structure prediction using deep learning </w:t>
      </w:r>
    </w:p>
    <w:p w14:paraId="2E3DEA70" w14:textId="77777777" w:rsidR="00BE071C" w:rsidRPr="00BE071C" w:rsidRDefault="00BE071C" w:rsidP="00BE071C">
      <w:pPr>
        <w:rPr>
          <w:lang w:val="en-GB"/>
        </w:rPr>
      </w:pPr>
    </w:p>
    <w:tbl>
      <w:tblPr>
        <w:tblW w:w="0" w:type="auto"/>
        <w:tblInd w:w="8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03"/>
        <w:gridCol w:w="5252"/>
      </w:tblGrid>
      <w:tr w:rsidR="00BE071C" w:rsidRPr="000734A8" w14:paraId="2855ABAF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1857A607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Name</w:t>
            </w:r>
          </w:p>
        </w:tc>
        <w:tc>
          <w:tcPr>
            <w:tcW w:w="5252" w:type="dxa"/>
            <w:shd w:val="clear" w:color="auto" w:fill="auto"/>
          </w:tcPr>
          <w:p w14:paraId="75891E20" w14:textId="6DCE9AB8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rgej Lamert</w:t>
            </w:r>
          </w:p>
        </w:tc>
      </w:tr>
      <w:tr w:rsidR="00BE071C" w:rsidRPr="000734A8" w14:paraId="74580E00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79A82E5D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Studien</w:t>
            </w:r>
            <w:r>
              <w:rPr>
                <w:rFonts w:ascii="Calibri" w:hAnsi="Calibri"/>
                <w:b/>
              </w:rPr>
              <w:t>gang</w:t>
            </w:r>
          </w:p>
        </w:tc>
        <w:tc>
          <w:tcPr>
            <w:tcW w:w="5252" w:type="dxa"/>
            <w:shd w:val="clear" w:color="auto" w:fill="auto"/>
          </w:tcPr>
          <w:p w14:paraId="4407A52A" w14:textId="2BBCA4A8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gewandte Informatik</w:t>
            </w:r>
          </w:p>
        </w:tc>
      </w:tr>
      <w:tr w:rsidR="00BE071C" w:rsidRPr="000734A8" w14:paraId="6B981C01" w14:textId="77777777" w:rsidTr="00046615">
        <w:trPr>
          <w:trHeight w:val="422"/>
        </w:trPr>
        <w:tc>
          <w:tcPr>
            <w:tcW w:w="2403" w:type="dxa"/>
            <w:shd w:val="clear" w:color="auto" w:fill="auto"/>
          </w:tcPr>
          <w:p w14:paraId="711E1CB8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Fachsemester</w:t>
            </w:r>
          </w:p>
        </w:tc>
        <w:tc>
          <w:tcPr>
            <w:tcW w:w="5252" w:type="dxa"/>
            <w:shd w:val="clear" w:color="auto" w:fill="auto"/>
          </w:tcPr>
          <w:p w14:paraId="2B40AF76" w14:textId="7F0580CB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7</w:t>
            </w:r>
          </w:p>
        </w:tc>
      </w:tr>
      <w:tr w:rsidR="00BE071C" w:rsidRPr="000734A8" w14:paraId="25312EB1" w14:textId="77777777" w:rsidTr="00046615">
        <w:trPr>
          <w:trHeight w:val="422"/>
        </w:trPr>
        <w:tc>
          <w:tcPr>
            <w:tcW w:w="2403" w:type="dxa"/>
            <w:shd w:val="clear" w:color="auto" w:fill="auto"/>
          </w:tcPr>
          <w:p w14:paraId="45773FE9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Matrikelnummer</w:t>
            </w:r>
          </w:p>
        </w:tc>
        <w:tc>
          <w:tcPr>
            <w:tcW w:w="5252" w:type="dxa"/>
            <w:shd w:val="clear" w:color="auto" w:fill="auto"/>
          </w:tcPr>
          <w:p w14:paraId="0ADB96B4" w14:textId="3BA57156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00727245</w:t>
            </w:r>
          </w:p>
        </w:tc>
      </w:tr>
      <w:tr w:rsidR="00BE071C" w:rsidRPr="000734A8" w14:paraId="5ECE7C47" w14:textId="77777777" w:rsidTr="00046615">
        <w:trPr>
          <w:trHeight w:val="410"/>
        </w:trPr>
        <w:tc>
          <w:tcPr>
            <w:tcW w:w="2403" w:type="dxa"/>
            <w:shd w:val="clear" w:color="auto" w:fill="auto"/>
          </w:tcPr>
          <w:p w14:paraId="6AD8F1B9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Kurs</w:t>
            </w:r>
          </w:p>
        </w:tc>
        <w:tc>
          <w:tcPr>
            <w:tcW w:w="5252" w:type="dxa"/>
            <w:shd w:val="clear" w:color="auto" w:fill="auto"/>
          </w:tcPr>
          <w:p w14:paraId="1FBE339B" w14:textId="77777777" w:rsidR="00BE071C" w:rsidRPr="00032C75" w:rsidRDefault="00BE071C" w:rsidP="00046615">
            <w:pPr>
              <w:rPr>
                <w:rFonts w:ascii="Calibri" w:hAnsi="Calibri" w:cs="Calibri"/>
              </w:rPr>
            </w:pPr>
            <w:r w:rsidRPr="00032C75">
              <w:rPr>
                <w:rFonts w:ascii="Calibri" w:hAnsi="Calibri" w:cs="Calibri"/>
              </w:rPr>
              <w:t>Wissenschaftliches Arbeiten</w:t>
            </w:r>
            <w:r>
              <w:rPr>
                <w:rFonts w:ascii="Calibri" w:hAnsi="Calibri" w:cs="Calibri"/>
              </w:rPr>
              <w:t xml:space="preserve"> 2</w:t>
            </w:r>
          </w:p>
        </w:tc>
      </w:tr>
      <w:tr w:rsidR="00BE071C" w:rsidRPr="000734A8" w14:paraId="72ECDFCD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328287C3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Semester</w:t>
            </w:r>
          </w:p>
        </w:tc>
        <w:tc>
          <w:tcPr>
            <w:tcW w:w="5252" w:type="dxa"/>
            <w:shd w:val="clear" w:color="auto" w:fill="auto"/>
          </w:tcPr>
          <w:p w14:paraId="549F00C1" w14:textId="77777777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WS 2020/2021</w:t>
            </w:r>
          </w:p>
        </w:tc>
      </w:tr>
      <w:tr w:rsidR="00BE071C" w:rsidRPr="000734A8" w14:paraId="196AAF32" w14:textId="77777777" w:rsidTr="00046615">
        <w:trPr>
          <w:trHeight w:val="376"/>
        </w:trPr>
        <w:tc>
          <w:tcPr>
            <w:tcW w:w="2403" w:type="dxa"/>
            <w:shd w:val="clear" w:color="auto" w:fill="auto"/>
          </w:tcPr>
          <w:p w14:paraId="0452A6B3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Kursleiter</w:t>
            </w:r>
            <w:r>
              <w:rPr>
                <w:rFonts w:ascii="Calibri" w:hAnsi="Calibri"/>
                <w:b/>
              </w:rPr>
              <w:t>in</w:t>
            </w:r>
          </w:p>
        </w:tc>
        <w:tc>
          <w:tcPr>
            <w:tcW w:w="5252" w:type="dxa"/>
            <w:shd w:val="clear" w:color="auto" w:fill="auto"/>
          </w:tcPr>
          <w:p w14:paraId="71D1D1CE" w14:textId="77777777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Prof. </w:t>
            </w:r>
            <w:r w:rsidRPr="008802B9">
              <w:rPr>
                <w:rFonts w:ascii="Calibri" w:hAnsi="Calibri"/>
              </w:rPr>
              <w:t xml:space="preserve">Dr. </w:t>
            </w:r>
            <w:r>
              <w:rPr>
                <w:rFonts w:ascii="Calibri" w:hAnsi="Calibri"/>
              </w:rPr>
              <w:t>Christina Bauer</w:t>
            </w:r>
          </w:p>
        </w:tc>
      </w:tr>
    </w:tbl>
    <w:p w14:paraId="2CCFBF3F" w14:textId="77777777" w:rsidR="00BE071C" w:rsidRDefault="00BE071C" w:rsidP="00BE071C"/>
    <w:p w14:paraId="38E8A290" w14:textId="77777777" w:rsidR="00BE071C" w:rsidRDefault="00BE071C" w:rsidP="00BE071C"/>
    <w:p w14:paraId="52048AC6" w14:textId="1FA66C6F" w:rsidR="008705C6" w:rsidRDefault="008705C6"/>
    <w:p w14:paraId="4E9AB28B" w14:textId="1FC05EA2" w:rsidR="00BE071C" w:rsidRDefault="00BE071C"/>
    <w:p w14:paraId="31FB220D" w14:textId="0A562537" w:rsidR="00BE071C" w:rsidRDefault="00BE071C"/>
    <w:p w14:paraId="25DE7650" w14:textId="626DB1E7" w:rsidR="00BE071C" w:rsidRDefault="00BE071C"/>
    <w:p w14:paraId="254ED8C4" w14:textId="5CDE959E" w:rsidR="00BE071C" w:rsidRDefault="00BE071C"/>
    <w:p w14:paraId="621EB400" w14:textId="4EEC4987" w:rsidR="00BE071C" w:rsidRDefault="00BE071C"/>
    <w:p w14:paraId="59CD9E9A" w14:textId="404A5CA0" w:rsidR="00BE071C" w:rsidRDefault="00BE071C"/>
    <w:p w14:paraId="7FD0486D" w14:textId="747789C9" w:rsidR="00BE071C" w:rsidRDefault="00BE071C"/>
    <w:p w14:paraId="28EDDE87" w14:textId="487EBA48" w:rsidR="00BE071C" w:rsidRDefault="00BE071C"/>
    <w:p w14:paraId="40BD42CF" w14:textId="37B8D332" w:rsidR="00BE071C" w:rsidRDefault="00BE071C"/>
    <w:p w14:paraId="488AF064" w14:textId="15351442" w:rsidR="00BE071C" w:rsidRDefault="00BE071C"/>
    <w:p w14:paraId="3056D8FB" w14:textId="0ECEE715" w:rsidR="00BE071C" w:rsidRDefault="00BE071C"/>
    <w:p w14:paraId="3283D890" w14:textId="0717CE2E" w:rsidR="00BE071C" w:rsidRDefault="00BE071C"/>
    <w:p w14:paraId="374D613A" w14:textId="2E97AF7C" w:rsidR="00BE071C" w:rsidRDefault="00BE071C"/>
    <w:p w14:paraId="0C33F17B" w14:textId="6019423F" w:rsidR="00BE071C" w:rsidRDefault="00BE071C"/>
    <w:p w14:paraId="440F51C3" w14:textId="1AC08EBE" w:rsidR="004325C6" w:rsidRDefault="004325C6"/>
    <w:p w14:paraId="6830CDE3" w14:textId="33576684" w:rsidR="004325C6" w:rsidRDefault="004325C6"/>
    <w:p w14:paraId="3B04A2C1" w14:textId="3BE4A6EC" w:rsidR="004325C6" w:rsidRDefault="004325C6"/>
    <w:p w14:paraId="4DE47949" w14:textId="510DBF48" w:rsidR="004325C6" w:rsidRDefault="004325C6"/>
    <w:p w14:paraId="17701E3A" w14:textId="43444E38" w:rsidR="004325C6" w:rsidRDefault="004325C6"/>
    <w:p w14:paraId="2E798832" w14:textId="076AB571" w:rsidR="004325C6" w:rsidRDefault="004325C6"/>
    <w:p w14:paraId="23BF6A46" w14:textId="015CB814" w:rsidR="004325C6" w:rsidRDefault="004325C6"/>
    <w:p w14:paraId="5D0E9707" w14:textId="13C4D77D" w:rsidR="004325C6" w:rsidRDefault="004325C6"/>
    <w:p w14:paraId="018BA397" w14:textId="650F8EC7" w:rsidR="004325C6" w:rsidRDefault="004325C6"/>
    <w:p w14:paraId="20E5479B" w14:textId="16F8C60D" w:rsidR="004325C6" w:rsidRDefault="004325C6"/>
    <w:p w14:paraId="1AD4536B" w14:textId="28BE1E19" w:rsidR="004325C6" w:rsidRDefault="004325C6">
      <w:pPr>
        <w:rPr>
          <w:rFonts w:asciiTheme="minorHAnsi" w:hAnsiTheme="minorHAnsi" w:cstheme="minorHAnsi"/>
          <w:b/>
          <w:bCs/>
          <w:sz w:val="32"/>
          <w:szCs w:val="32"/>
        </w:rPr>
      </w:pPr>
      <w:r w:rsidRPr="004325C6">
        <w:rPr>
          <w:rFonts w:asciiTheme="minorHAnsi" w:hAnsiTheme="minorHAnsi" w:cstheme="minorHAnsi"/>
          <w:b/>
          <w:bCs/>
          <w:sz w:val="32"/>
          <w:szCs w:val="32"/>
        </w:rPr>
        <w:lastRenderedPageBreak/>
        <w:t>Zusammenfassung</w:t>
      </w:r>
    </w:p>
    <w:p w14:paraId="20957E40" w14:textId="22191693" w:rsidR="00D542F6" w:rsidRDefault="00D542F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3783B728" w14:textId="53164462" w:rsidR="00D542F6" w:rsidRPr="00972356" w:rsidRDefault="00D542F6">
      <w:pPr>
        <w:rPr>
          <w:rFonts w:asciiTheme="minorHAnsi" w:hAnsiTheme="minorHAnsi" w:cstheme="minorHAnsi"/>
          <w:b/>
          <w:bCs/>
          <w:sz w:val="22"/>
          <w:szCs w:val="22"/>
        </w:rPr>
      </w:pPr>
    </w:p>
    <w:p w14:paraId="184A4F0D" w14:textId="7CBC9D84" w:rsidR="00D542F6" w:rsidRDefault="00D542F6">
      <w:pPr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  <w:lang w:val="en-GB"/>
        </w:rPr>
      </w:pPr>
      <w:r w:rsidRPr="00972356">
        <w:rPr>
          <w:rFonts w:asciiTheme="minorHAnsi" w:hAnsiTheme="minorHAnsi" w:cstheme="minorHAnsi"/>
          <w:sz w:val="22"/>
          <w:szCs w:val="22"/>
        </w:rPr>
        <w:t>Das Problem der Proteinfaltung ist</w:t>
      </w:r>
      <w:r w:rsidR="00CA4DE9" w:rsidRPr="00972356">
        <w:rPr>
          <w:rFonts w:asciiTheme="minorHAnsi" w:hAnsiTheme="minorHAnsi" w:cstheme="minorHAnsi"/>
          <w:sz w:val="22"/>
          <w:szCs w:val="22"/>
        </w:rPr>
        <w:t xml:space="preserve"> mittlerweile mehr als 5 Jahrzehnte</w:t>
      </w:r>
      <w:r w:rsidRPr="00972356">
        <w:rPr>
          <w:rFonts w:asciiTheme="minorHAnsi" w:hAnsiTheme="minorHAnsi" w:cstheme="minorHAnsi"/>
          <w:sz w:val="22"/>
          <w:szCs w:val="22"/>
        </w:rPr>
        <w:t xml:space="preserve"> alt. Das Problem beinhaltet die Fragen, wie die Aminosäuresequenz </w:t>
      </w:r>
      <w:r w:rsidR="00CA4DE9" w:rsidRPr="00972356">
        <w:rPr>
          <w:rFonts w:asciiTheme="minorHAnsi" w:hAnsiTheme="minorHAnsi" w:cstheme="minorHAnsi"/>
          <w:sz w:val="22"/>
          <w:szCs w:val="22"/>
        </w:rPr>
        <w:t xml:space="preserve">eines Proteins seine </w:t>
      </w:r>
      <w:r w:rsidRPr="00972356">
        <w:rPr>
          <w:rFonts w:asciiTheme="minorHAnsi" w:hAnsiTheme="minorHAnsi" w:cstheme="minorHAnsi"/>
          <w:sz w:val="22"/>
          <w:szCs w:val="22"/>
        </w:rPr>
        <w:t>dreidimensionale Struktur vorgibt und wie ein Algorithmus au</w:t>
      </w:r>
      <w:r w:rsidR="00CA4DE9" w:rsidRPr="00972356">
        <w:rPr>
          <w:rFonts w:asciiTheme="minorHAnsi" w:hAnsiTheme="minorHAnsi" w:cstheme="minorHAnsi"/>
          <w:sz w:val="22"/>
          <w:szCs w:val="22"/>
        </w:rPr>
        <w:t>f</w:t>
      </w:r>
      <w:r w:rsidRPr="00972356">
        <w:rPr>
          <w:rFonts w:asciiTheme="minorHAnsi" w:hAnsiTheme="minorHAnsi" w:cstheme="minorHAnsi"/>
          <w:sz w:val="22"/>
          <w:szCs w:val="22"/>
        </w:rPr>
        <w:t xml:space="preserve"> die 3D-Struktur schließen </w:t>
      </w:r>
      <w:proofErr w:type="gramStart"/>
      <w:r w:rsidRPr="00972356">
        <w:rPr>
          <w:rFonts w:asciiTheme="minorHAnsi" w:hAnsiTheme="minorHAnsi" w:cstheme="minorHAnsi"/>
          <w:sz w:val="22"/>
          <w:szCs w:val="22"/>
        </w:rPr>
        <w:t>kann</w:t>
      </w:r>
      <w:r w:rsidR="001E0C4D" w:rsidRPr="00972356">
        <w:rPr>
          <w:rFonts w:asciiTheme="minorHAnsi" w:hAnsiTheme="minorHAnsi" w:cstheme="minorHAnsi"/>
          <w:sz w:val="22"/>
          <w:szCs w:val="22"/>
        </w:rPr>
        <w:t>[</w:t>
      </w:r>
      <w:proofErr w:type="gramEnd"/>
      <w:r w:rsidR="001E0C4D" w:rsidRPr="00972356">
        <w:rPr>
          <w:rFonts w:asciiTheme="minorHAnsi" w:hAnsiTheme="minorHAnsi" w:cstheme="minorHAnsi"/>
          <w:sz w:val="22"/>
          <w:szCs w:val="22"/>
        </w:rPr>
        <w:t>1]</w:t>
      </w:r>
      <w:r w:rsidRPr="00972356">
        <w:rPr>
          <w:rFonts w:asciiTheme="minorHAnsi" w:hAnsiTheme="minorHAnsi" w:cstheme="minorHAnsi"/>
          <w:sz w:val="22"/>
          <w:szCs w:val="22"/>
        </w:rPr>
        <w:t>.</w:t>
      </w:r>
      <w:r w:rsidR="00972356" w:rsidRPr="00972356">
        <w:rPr>
          <w:rFonts w:asciiTheme="minorHAnsi" w:hAnsiTheme="minorHAnsi" w:cstheme="minorHAnsi"/>
          <w:sz w:val="22"/>
          <w:szCs w:val="22"/>
        </w:rPr>
        <w:t xml:space="preserve"> </w:t>
      </w:r>
      <w:proofErr w:type="spellStart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>Solche</w:t>
      </w:r>
      <w:proofErr w:type="spellEnd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proofErr w:type="spellStart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>Algorithmen</w:t>
      </w:r>
      <w:proofErr w:type="spellEnd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proofErr w:type="spellStart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>werden</w:t>
      </w:r>
      <w:proofErr w:type="spellEnd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 xml:space="preserve"> </w:t>
      </w:r>
      <w:proofErr w:type="spellStart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>beim</w:t>
      </w:r>
      <w:proofErr w:type="spellEnd"/>
      <w:r w:rsidR="00972356" w:rsidRPr="00972356">
        <w:rPr>
          <w:rFonts w:asciiTheme="minorHAnsi" w:hAnsiTheme="minorHAnsi" w:cstheme="minorHAnsi"/>
          <w:sz w:val="22"/>
          <w:szCs w:val="22"/>
          <w:lang w:val="en-GB"/>
        </w:rPr>
        <w:t xml:space="preserve"> CASP “</w:t>
      </w:r>
      <w:r w:rsidR="00972356" w:rsidRPr="00972356"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  <w:lang w:val="en-GB"/>
        </w:rPr>
        <w:t>Critical Assessment of Techniques for Protein Structure Prediction</w:t>
      </w:r>
      <w:r w:rsidR="00972356" w:rsidRPr="00972356"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  <w:lang w:val="en-GB"/>
        </w:rPr>
        <w:t>”</w:t>
      </w:r>
      <w:r w:rsidR="00972356">
        <w:rPr>
          <w:rFonts w:asciiTheme="minorHAnsi" w:hAnsiTheme="minorHAnsi" w:cstheme="minorHAnsi"/>
          <w:b/>
          <w:bCs/>
          <w:color w:val="202122"/>
          <w:sz w:val="22"/>
          <w:szCs w:val="22"/>
          <w:shd w:val="clear" w:color="auto" w:fill="FFFFFF"/>
          <w:lang w:val="en-GB"/>
        </w:rPr>
        <w:t xml:space="preserve"> </w:t>
      </w:r>
      <w:proofErr w:type="spellStart"/>
      <w:r w:rsidR="00972356" w:rsidRPr="00972356"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  <w:lang w:val="en-GB"/>
        </w:rPr>
        <w:t>getestet</w:t>
      </w:r>
      <w:proofErr w:type="spellEnd"/>
      <w:r w:rsidR="00972356" w:rsidRPr="00972356"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  <w:lang w:val="en-GB"/>
        </w:rPr>
        <w:t>.</w:t>
      </w:r>
      <w:r w:rsidR="00972356">
        <w:rPr>
          <w:rFonts w:asciiTheme="minorHAnsi" w:hAnsiTheme="minorHAnsi" w:cstheme="minorHAnsi"/>
          <w:b/>
          <w:bCs/>
          <w:color w:val="202122"/>
          <w:sz w:val="22"/>
          <w:szCs w:val="22"/>
          <w:shd w:val="clear" w:color="auto" w:fill="FFFFFF"/>
          <w:lang w:val="en-GB"/>
        </w:rPr>
        <w:t xml:space="preserve"> </w:t>
      </w:r>
    </w:p>
    <w:p w14:paraId="6AF3C910" w14:textId="25754B3F" w:rsidR="00972356" w:rsidRDefault="00972356">
      <w:pPr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  <w:lang w:val="en-GB"/>
        </w:rPr>
      </w:pPr>
    </w:p>
    <w:p w14:paraId="1FD48109" w14:textId="730E4619" w:rsidR="00972356" w:rsidRPr="00972356" w:rsidRDefault="00972356">
      <w:pPr>
        <w:rPr>
          <w:rFonts w:asciiTheme="minorHAnsi" w:hAnsiTheme="minorHAnsi" w:cstheme="minorHAnsi"/>
          <w:sz w:val="22"/>
          <w:szCs w:val="22"/>
        </w:rPr>
      </w:pPr>
      <w:r w:rsidRPr="00972356"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</w:rPr>
        <w:t>Die momentan präzisesten Algorithmen w</w:t>
      </w:r>
      <w:r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</w:rPr>
        <w:t>urden von der Firma DeepMind unter dem Namen „</w:t>
      </w:r>
      <w:proofErr w:type="spellStart"/>
      <w:r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</w:rPr>
        <w:t>AlphaFold</w:t>
      </w:r>
      <w:proofErr w:type="spellEnd"/>
      <w:r>
        <w:rPr>
          <w:rFonts w:asciiTheme="minorHAnsi" w:hAnsiTheme="minorHAnsi" w:cstheme="minorHAnsi"/>
          <w:color w:val="202122"/>
          <w:sz w:val="22"/>
          <w:szCs w:val="22"/>
          <w:shd w:val="clear" w:color="auto" w:fill="FFFFFF"/>
        </w:rPr>
        <w:t>“ entwickelt.</w:t>
      </w:r>
    </w:p>
    <w:p w14:paraId="6B6C8E1F" w14:textId="77777777" w:rsidR="003822AA" w:rsidRPr="00972356" w:rsidRDefault="003822AA">
      <w:pPr>
        <w:rPr>
          <w:rFonts w:asciiTheme="minorHAnsi" w:hAnsiTheme="minorHAnsi" w:cstheme="minorHAnsi"/>
          <w:sz w:val="22"/>
          <w:szCs w:val="22"/>
        </w:rPr>
      </w:pPr>
    </w:p>
    <w:p w14:paraId="7E6D6BE6" w14:textId="46D15675" w:rsidR="00D542F6" w:rsidRPr="00972356" w:rsidRDefault="00D542F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67EEA2BD" w14:textId="77777777" w:rsidR="00D542F6" w:rsidRPr="00972356" w:rsidRDefault="00D542F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1A574968" w14:textId="21A7D65A" w:rsidR="00A00C93" w:rsidRPr="00972356" w:rsidRDefault="00A00C93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3ED6FDAE" w14:textId="77777777" w:rsidR="00A00C93" w:rsidRPr="00972356" w:rsidRDefault="00A00C93">
      <w:pPr>
        <w:rPr>
          <w:rFonts w:asciiTheme="minorHAnsi" w:hAnsiTheme="minorHAnsi" w:cstheme="minorHAnsi"/>
          <w:sz w:val="22"/>
          <w:szCs w:val="22"/>
        </w:rPr>
      </w:pPr>
    </w:p>
    <w:p w14:paraId="56A9D30B" w14:textId="4C12238A" w:rsidR="004325C6" w:rsidRPr="00972356" w:rsidRDefault="004325C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6EEA371A" w14:textId="5D09F668" w:rsidR="004325C6" w:rsidRPr="00972356" w:rsidRDefault="004325C6">
      <w:pPr>
        <w:rPr>
          <w:rFonts w:asciiTheme="minorHAnsi" w:hAnsiTheme="minorHAnsi" w:cstheme="minorHAnsi"/>
          <w:b/>
          <w:bCs/>
          <w:sz w:val="32"/>
          <w:szCs w:val="32"/>
          <w:lang w:val="en-GB"/>
        </w:rPr>
      </w:pPr>
      <w:r w:rsidRPr="00972356">
        <w:rPr>
          <w:rFonts w:asciiTheme="minorHAnsi" w:hAnsiTheme="minorHAnsi" w:cstheme="minorHAnsi"/>
          <w:b/>
          <w:bCs/>
          <w:sz w:val="32"/>
          <w:szCs w:val="32"/>
          <w:lang w:val="en-GB"/>
        </w:rPr>
        <w:t>Abstract</w:t>
      </w:r>
    </w:p>
    <w:p w14:paraId="512F090C" w14:textId="147B00A2" w:rsidR="00BE071C" w:rsidRPr="00972356" w:rsidRDefault="00BE071C">
      <w:pPr>
        <w:rPr>
          <w:lang w:val="en-GB"/>
        </w:rPr>
      </w:pPr>
    </w:p>
    <w:p w14:paraId="4DD3F036" w14:textId="56B32BA5" w:rsidR="00BE071C" w:rsidRPr="00972356" w:rsidRDefault="00BE071C">
      <w:pPr>
        <w:rPr>
          <w:lang w:val="en-GB"/>
        </w:rPr>
      </w:pPr>
    </w:p>
    <w:p w14:paraId="329E4597" w14:textId="7CE073DD" w:rsidR="00BE071C" w:rsidRPr="00972356" w:rsidRDefault="00BE071C">
      <w:pPr>
        <w:rPr>
          <w:lang w:val="en-GB"/>
        </w:rPr>
      </w:pPr>
      <w:bookmarkStart w:id="0" w:name="_GoBack"/>
      <w:bookmarkEnd w:id="0"/>
    </w:p>
    <w:p w14:paraId="49C9E676" w14:textId="619B1C66" w:rsidR="00BE071C" w:rsidRPr="00972356" w:rsidRDefault="00BE071C">
      <w:pPr>
        <w:rPr>
          <w:lang w:val="en-GB"/>
        </w:rPr>
      </w:pPr>
    </w:p>
    <w:p w14:paraId="169D659A" w14:textId="2F4F71AE" w:rsidR="00BE071C" w:rsidRPr="00972356" w:rsidRDefault="00BE071C">
      <w:pPr>
        <w:rPr>
          <w:lang w:val="en-GB"/>
        </w:rPr>
      </w:pPr>
    </w:p>
    <w:p w14:paraId="15C8E48C" w14:textId="56F49B83" w:rsidR="00BE071C" w:rsidRPr="00972356" w:rsidRDefault="00BE071C">
      <w:pPr>
        <w:rPr>
          <w:lang w:val="en-GB"/>
        </w:rPr>
      </w:pPr>
    </w:p>
    <w:p w14:paraId="00FEC377" w14:textId="489D5BA9" w:rsidR="00BE071C" w:rsidRPr="00972356" w:rsidRDefault="00BE071C">
      <w:pPr>
        <w:rPr>
          <w:lang w:val="en-GB"/>
        </w:rPr>
      </w:pPr>
    </w:p>
    <w:p w14:paraId="57D23B69" w14:textId="373E085B" w:rsidR="00BE071C" w:rsidRPr="00972356" w:rsidRDefault="00BE071C">
      <w:pPr>
        <w:rPr>
          <w:lang w:val="en-GB"/>
        </w:rPr>
      </w:pPr>
    </w:p>
    <w:p w14:paraId="61D36366" w14:textId="05991FD1" w:rsidR="00BE071C" w:rsidRPr="00972356" w:rsidRDefault="00BE071C">
      <w:pPr>
        <w:rPr>
          <w:lang w:val="en-GB"/>
        </w:rPr>
      </w:pPr>
    </w:p>
    <w:p w14:paraId="5E664DA5" w14:textId="15BDA00A" w:rsidR="00BE071C" w:rsidRPr="00972356" w:rsidRDefault="00BE071C">
      <w:pPr>
        <w:rPr>
          <w:lang w:val="en-GB"/>
        </w:rPr>
      </w:pPr>
    </w:p>
    <w:p w14:paraId="26B16518" w14:textId="7E800BCD" w:rsidR="00BE071C" w:rsidRPr="00972356" w:rsidRDefault="00BE071C">
      <w:pPr>
        <w:rPr>
          <w:lang w:val="en-GB"/>
        </w:rPr>
      </w:pPr>
    </w:p>
    <w:p w14:paraId="1151BF9F" w14:textId="425715E4" w:rsidR="00BE071C" w:rsidRPr="00972356" w:rsidRDefault="006749C6">
      <w:pPr>
        <w:rPr>
          <w:rFonts w:asciiTheme="minorHAnsi" w:hAnsiTheme="minorHAnsi" w:cstheme="minorHAnsi"/>
          <w:sz w:val="22"/>
          <w:szCs w:val="22"/>
          <w:lang w:val="en-GB"/>
        </w:rPr>
      </w:pPr>
      <w:proofErr w:type="spellStart"/>
      <w:r w:rsidRPr="00972356">
        <w:rPr>
          <w:rFonts w:asciiTheme="minorHAnsi" w:hAnsiTheme="minorHAnsi" w:cstheme="minorHAnsi"/>
          <w:b/>
          <w:bCs/>
          <w:sz w:val="32"/>
          <w:szCs w:val="32"/>
          <w:lang w:val="en-GB"/>
        </w:rPr>
        <w:t>Literaturverzeichni</w:t>
      </w:r>
      <w:r w:rsidR="00E33C71" w:rsidRPr="00972356">
        <w:rPr>
          <w:rFonts w:asciiTheme="minorHAnsi" w:hAnsiTheme="minorHAnsi" w:cstheme="minorHAnsi"/>
          <w:b/>
          <w:bCs/>
          <w:sz w:val="32"/>
          <w:szCs w:val="32"/>
          <w:lang w:val="en-GB"/>
        </w:rPr>
        <w:t>s</w:t>
      </w:r>
      <w:proofErr w:type="spellEnd"/>
    </w:p>
    <w:p w14:paraId="266CB6EE" w14:textId="110C3EE5" w:rsidR="00E33C71" w:rsidRPr="00972356" w:rsidRDefault="00E33C71">
      <w:pPr>
        <w:rPr>
          <w:rFonts w:asciiTheme="minorHAnsi" w:hAnsiTheme="minorHAnsi" w:cstheme="minorHAnsi"/>
          <w:sz w:val="22"/>
          <w:szCs w:val="22"/>
          <w:lang w:val="en-GB"/>
        </w:rPr>
      </w:pPr>
    </w:p>
    <w:p w14:paraId="648DF239" w14:textId="5B0938FF" w:rsidR="00E33C71" w:rsidRPr="00972356" w:rsidRDefault="00E33C71">
      <w:pPr>
        <w:rPr>
          <w:rFonts w:asciiTheme="minorHAnsi" w:hAnsiTheme="minorHAnsi" w:cstheme="minorHAnsi"/>
          <w:sz w:val="22"/>
          <w:szCs w:val="22"/>
          <w:lang w:val="en-GB"/>
        </w:rPr>
      </w:pPr>
    </w:p>
    <w:p w14:paraId="102DE245" w14:textId="51632C71" w:rsidR="00E33C71" w:rsidRDefault="00637AAA" w:rsidP="00E33C71">
      <w:pPr>
        <w:rPr>
          <w:lang w:val="en-GB"/>
        </w:rPr>
      </w:pPr>
      <w:sdt>
        <w:sdtPr>
          <w:rPr>
            <w:lang w:val="en-GB"/>
          </w:rPr>
          <w:alias w:val="To edit, see citavi.com/edit"/>
          <w:tag w:val="CitaviPlaceholder#b5024758-1754-43d9-8e62-263df08ff37b"/>
          <w:id w:val="1740284328"/>
          <w:placeholder>
            <w:docPart w:val="DefaultPlaceholder_-1854013440"/>
          </w:placeholder>
        </w:sdtPr>
        <w:sdtContent>
          <w:r>
            <w:rPr>
              <w:noProof/>
              <w:lang w:val="en-GB"/>
            </w:rPr>
            <w:fldChar w:fldCharType="begin"/>
          </w:r>
          <w:r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YTk4MTI4LTVlZTctNGRmZC04MTQwLTFkZjk3NzJhNjNhYiIsIlJhbmdlTGVuZ3RoIjozMSwiUmVmZXJlbmNlSWQiOiJmM2IxOTk3OS1kMGIzLTQ5MWYtYjJiYy0zY2U1MGI3NTBiNTMiLCJSZWZlcmVuY2UiOnsiJGlkIjoiMyIsIiR0eXBlIjoiU3dpc3NBY2FkZW1pYy5DaXRhdmkuUmVmZXJlbmNlLCBTd2lzc0FjYWRlbWljLkNpdGF2aSIsIkFic3RyYWN0Q29tcGxleGl0eSI6MCwiQWJzdHJhY3RTb3VyY2VUZXh0Rm9ybWF0IjowLCJBY2Nlc3NEYXRlIjoiMjQuMTIuMjAyMCIsIkF1dGhvcnMiOltdLCJCaWJUZVhLZXkiOiJVbml2ZXJzaXR5b2ZDYWxpZm9ybmlhLjIwMjAi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cHJlZGljdGlvbmNlbnRlci5vcmcvY2FzcDE0L3pzY29yZXNfZmluYWwuY2dpIiwiVXJpU3RyaW5nIjoiaHR0cHM6Ly93d3cucHJlZGljdGlvbmNlbnRlci5vcmcvY2FzcDE0L3pzY29yZXNfZmluYWwuY2dp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}</w:instrText>
          </w:r>
          <w:r>
            <w:rPr>
              <w:noProof/>
              <w:lang w:val="en-GB"/>
            </w:rPr>
            <w:fldChar w:fldCharType="separate"/>
          </w:r>
          <w:r>
            <w:rPr>
              <w:noProof/>
              <w:lang w:val="en-GB"/>
            </w:rPr>
            <w:t>(University of California 2020)</w:t>
          </w:r>
          <w:r>
            <w:rPr>
              <w:noProof/>
              <w:lang w:val="en-GB"/>
            </w:rPr>
            <w:fldChar w:fldCharType="end"/>
          </w:r>
        </w:sdtContent>
      </w:sdt>
    </w:p>
    <w:sdt>
      <w:sdtPr>
        <w:rPr>
          <w:lang w:val="en-GB"/>
        </w:rPr>
        <w:tag w:val="CitaviBibliography"/>
        <w:id w:val="924392901"/>
        <w:placeholder>
          <w:docPart w:val="DefaultPlaceholder_-1854013440"/>
        </w:placeholder>
      </w:sdtPr>
      <w:sdtContent>
        <w:p w14:paraId="0F469700" w14:textId="77777777" w:rsidR="00637AAA" w:rsidRDefault="00637AAA" w:rsidP="00637AAA">
          <w:pPr>
            <w:pStyle w:val="CitaviBibliographyHeading"/>
            <w:rPr>
              <w:lang w:val="en-GB"/>
            </w:rPr>
          </w:pPr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Bibliography</w:instrText>
          </w:r>
          <w:r>
            <w:rPr>
              <w:lang w:val="en-GB"/>
            </w:rPr>
            <w:fldChar w:fldCharType="separate"/>
          </w:r>
          <w:proofErr w:type="spellStart"/>
          <w:r>
            <w:rPr>
              <w:lang w:val="en-GB"/>
            </w:rPr>
            <w:t>Literaturverzeichnis</w:t>
          </w:r>
          <w:proofErr w:type="spellEnd"/>
        </w:p>
        <w:p w14:paraId="0A38491E" w14:textId="226FFA8C" w:rsidR="00637AAA" w:rsidRDefault="00637AAA" w:rsidP="00637AAA">
          <w:pPr>
            <w:pStyle w:val="CitaviBibliographyEntry"/>
            <w:rPr>
              <w:lang w:val="en-GB"/>
            </w:rPr>
          </w:pPr>
          <w:bookmarkStart w:id="1" w:name="_CTVL001b1a856a61dcd41b4ac79f0e9ab037b8e"/>
          <w:r>
            <w:rPr>
              <w:lang w:val="en-GB"/>
            </w:rPr>
            <w:t xml:space="preserve">Andrew W. Senior; Richard Evans; John Jumper; James Kirkpatrick; Laurent </w:t>
          </w:r>
          <w:proofErr w:type="spellStart"/>
          <w:r>
            <w:rPr>
              <w:lang w:val="en-GB"/>
            </w:rPr>
            <w:t>Sifre</w:t>
          </w:r>
          <w:proofErr w:type="spellEnd"/>
          <w:r>
            <w:rPr>
              <w:lang w:val="en-GB"/>
            </w:rPr>
            <w:t>; Tim Green et al. (2020): Improved protein structure prediction using potentials from deep learning. In:</w:t>
          </w:r>
          <w:bookmarkEnd w:id="1"/>
          <w:r>
            <w:rPr>
              <w:lang w:val="en-GB"/>
            </w:rPr>
            <w:t xml:space="preserve"> </w:t>
          </w:r>
          <w:r w:rsidRPr="00637AAA">
            <w:rPr>
              <w:i/>
              <w:lang w:val="en-GB"/>
            </w:rPr>
            <w:t xml:space="preserve">Nature </w:t>
          </w:r>
          <w:r w:rsidRPr="00637AAA">
            <w:rPr>
              <w:lang w:val="en-GB"/>
            </w:rPr>
            <w:t>577 (7792), S. 706–710. DOI: 10.1038/s41586-019-1923-7.</w:t>
          </w:r>
        </w:p>
        <w:p w14:paraId="3CEB9BAF" w14:textId="77777777" w:rsidR="00637AAA" w:rsidRDefault="00637AAA" w:rsidP="00637AAA">
          <w:pPr>
            <w:pStyle w:val="CitaviBibliographyEntry"/>
            <w:rPr>
              <w:lang w:val="en-GB"/>
            </w:rPr>
          </w:pPr>
        </w:p>
        <w:p w14:paraId="4D13D92A" w14:textId="35C065B6" w:rsidR="00637AAA" w:rsidRDefault="00637AAA" w:rsidP="00637AAA">
          <w:pPr>
            <w:pStyle w:val="CitaviBibliographyEntry"/>
            <w:rPr>
              <w:lang w:val="en-GB"/>
            </w:rPr>
          </w:pPr>
          <w:bookmarkStart w:id="2" w:name="_CTVL001946ee58aa99d4479a8b1d280b73ad435"/>
          <w:r>
            <w:rPr>
              <w:lang w:val="en-GB"/>
            </w:rPr>
            <w:t>Dill, Ken A.; MacCallum, Justin L. (2012): The protein-folding problem, 50 years on. In:</w:t>
          </w:r>
          <w:bookmarkEnd w:id="2"/>
          <w:r>
            <w:rPr>
              <w:lang w:val="en-GB"/>
            </w:rPr>
            <w:t xml:space="preserve"> </w:t>
          </w:r>
          <w:r w:rsidRPr="00637AAA">
            <w:rPr>
              <w:i/>
              <w:lang w:val="en-GB"/>
            </w:rPr>
            <w:t xml:space="preserve">Science (New York, N.Y.) </w:t>
          </w:r>
          <w:r w:rsidRPr="00637AAA">
            <w:rPr>
              <w:lang w:val="en-GB"/>
            </w:rPr>
            <w:t>338 (6110), S. 1042–1046. DOI: 10.1126/science.1219021.</w:t>
          </w:r>
        </w:p>
        <w:p w14:paraId="310AC87E" w14:textId="77777777" w:rsidR="00637AAA" w:rsidRDefault="00637AAA" w:rsidP="00637AAA">
          <w:pPr>
            <w:pStyle w:val="CitaviBibliographyEntry"/>
            <w:rPr>
              <w:lang w:val="en-GB"/>
            </w:rPr>
          </w:pPr>
        </w:p>
        <w:p w14:paraId="2D0CC70E" w14:textId="05BA474B" w:rsidR="00637AAA" w:rsidRDefault="00637AAA" w:rsidP="00637AAA">
          <w:pPr>
            <w:pStyle w:val="CitaviBibliographyEntry"/>
            <w:rPr>
              <w:lang w:val="en-GB"/>
            </w:rPr>
          </w:pPr>
          <w:bookmarkStart w:id="3" w:name="_CTVL00111a97f2ca4c64ebfafc6f3c5a8b39124"/>
          <w:r>
            <w:rPr>
              <w:lang w:val="en-GB"/>
            </w:rPr>
            <w:t xml:space="preserve">Moult, J.; Pedersen, J. T.; Judson, R.; Fidelis, K. (1995): A large-scale experiment to assess protein structure prediction methods (23). Online </w:t>
          </w:r>
          <w:proofErr w:type="spellStart"/>
          <w:r>
            <w:rPr>
              <w:lang w:val="en-GB"/>
            </w:rPr>
            <w:t>verfügbar</w:t>
          </w:r>
          <w:proofErr w:type="spellEnd"/>
          <w:r>
            <w:rPr>
              <w:lang w:val="en-GB"/>
            </w:rPr>
            <w:t xml:space="preserve"> </w:t>
          </w:r>
          <w:proofErr w:type="spellStart"/>
          <w:r>
            <w:rPr>
              <w:lang w:val="en-GB"/>
            </w:rPr>
            <w:t>unter</w:t>
          </w:r>
          <w:proofErr w:type="spellEnd"/>
          <w:r>
            <w:rPr>
              <w:lang w:val="en-GB"/>
            </w:rPr>
            <w:t xml:space="preserve"> https://zenodo.org/record/1229334.</w:t>
          </w:r>
        </w:p>
        <w:p w14:paraId="564DC097" w14:textId="77777777" w:rsidR="00637AAA" w:rsidRDefault="00637AAA" w:rsidP="00637AAA">
          <w:pPr>
            <w:pStyle w:val="CitaviBibliographyEntry"/>
            <w:rPr>
              <w:lang w:val="en-GB"/>
            </w:rPr>
          </w:pPr>
        </w:p>
        <w:p w14:paraId="56D380D0" w14:textId="5E3D220D" w:rsidR="00637AAA" w:rsidRPr="00637AAA" w:rsidRDefault="00637AAA" w:rsidP="00637AAA">
          <w:pPr>
            <w:pStyle w:val="CitaviBibliographyEntry"/>
          </w:pPr>
          <w:bookmarkStart w:id="4" w:name="_CTVL001f3b19979d0b3491fb2bc3ce50b750b53"/>
          <w:bookmarkEnd w:id="3"/>
          <w:r>
            <w:rPr>
              <w:lang w:val="en-GB"/>
            </w:rPr>
            <w:t xml:space="preserve">University of California (2020): TS Analysis: Group performance based on combined z-scores. </w:t>
          </w:r>
          <w:r w:rsidRPr="00637AAA">
            <w:t>Online verfügbar unter https://www.predictioncenter.org/casp14/zscores_final.cgi, zuletzt geprüft am 24.12.2020</w:t>
          </w:r>
          <w:bookmarkEnd w:id="4"/>
          <w:r w:rsidRPr="00637AAA">
            <w:t>.</w:t>
          </w:r>
          <w:r>
            <w:rPr>
              <w:lang w:val="en-GB"/>
            </w:rPr>
            <w:fldChar w:fldCharType="end"/>
          </w:r>
        </w:p>
        <w:p w14:paraId="55D4A1AA" w14:textId="77777777" w:rsidR="00637AAA" w:rsidRPr="00637AAA" w:rsidRDefault="00637AAA" w:rsidP="00637AAA">
          <w:pPr>
            <w:pStyle w:val="CitaviBibliographyEntry"/>
          </w:pPr>
        </w:p>
        <w:p w14:paraId="282E185D" w14:textId="5AF5CABF" w:rsidR="00637AAA" w:rsidRPr="00637AAA" w:rsidRDefault="00637AAA" w:rsidP="00637AAA">
          <w:pPr>
            <w:pStyle w:val="CitaviBibliographyEntry"/>
          </w:pPr>
          <w:sdt>
            <w:sdtPr>
              <w:alias w:val="To edit, see citavi.com/edit"/>
              <w:tag w:val="CitaviPlaceholder#da37985b-c9e5-43d3-a343-e9fe8863af76"/>
              <w:id w:val="1473174059"/>
              <w:placeholder>
                <w:docPart w:val="DefaultPlaceholder_-1854013440"/>
              </w:placeholder>
            </w:sdtPr>
            <w:sdtContent>
              <w:r>
                <w:rPr>
                  <w:noProof/>
                </w:rPr>
                <w:fldChar w:fldCharType="begin"/>
              </w:r>
              <w:r>
                <w:rPr>
                  <w:noProof/>
                </w:rPr>
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mEwZmI3LWIwMTktNDZjMS04YmYwLTE3OGNhMWRjNjBjYiIsIlJhbmdlTGVuZ3RoIjozMCwiUmVmZXJlbmNlSWQiOiJiMWE4NTZhNi0xZGNkLTQxYjQtYWM3OS1mMGU5YWIwMzdi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Tg2LTAxOS0xOTIzLTciLCJVcmlTdHJpbmciOiJodHRwczovL2RvaS5vcmcvMTAuMTAzOC9zNDE1ODYtMDE5LTE5MjMt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}</w:instrText>
              </w:r>
              <w:r>
                <w:rPr>
                  <w:noProof/>
                </w:rPr>
                <w:fldChar w:fldCharType="separate"/>
              </w:r>
              <w:r>
                <w:rPr>
                  <w:noProof/>
                </w:rPr>
                <w:t>(Andrew W. Senior et al. 2020)</w:t>
              </w:r>
              <w:r>
                <w:rPr>
                  <w:noProof/>
                </w:rPr>
                <w:fldChar w:fldCharType="end"/>
              </w:r>
            </w:sdtContent>
          </w:sdt>
        </w:p>
        <w:p w14:paraId="1421BC44" w14:textId="3171F634" w:rsidR="00637AAA" w:rsidRPr="00637AAA" w:rsidRDefault="00637AAA" w:rsidP="00637AAA">
          <w:pPr>
            <w:pStyle w:val="CitaviBibliographyEntry"/>
          </w:pPr>
          <w:sdt>
            <w:sdtPr>
              <w:alias w:val="To edit, see citavi.com/edit"/>
              <w:tag w:val="CitaviPlaceholder#9666dfaa-6c45-44b4-9e76-243f81ad3c29"/>
              <w:id w:val="-631942909"/>
              <w:placeholder>
                <w:docPart w:val="DefaultPlaceholder_-1854013440"/>
              </w:placeholder>
            </w:sdtPr>
            <w:sdtContent>
              <w:r>
                <w:rPr>
                  <w:noProof/>
                </w:rPr>
                <w:fldChar w:fldCharType="begin"/>
              </w:r>
              <w:r>
                <w:rPr>
                  <w:noProof/>
                </w:rPr>
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3ZTU5NmYwLTVjN2EtNDY2ZC04YWM2LWNiNmNlNzlmNmQ3YiIsIlJhbmdlTGVuZ3RoIjoyNSwiUmVmZXJlbmNlSWQiOiI5NDZlZTU4YS1hOTlkLTQ0NzktYThiMS1kMjgwYjczYWQ0M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yNi9zY2llbmNlLjEyMTkwMjEiLCJVcmlTdHJpbmciOiJodHRwczovL2RvaS5vcmcvMTAuMTEyNi9zY2llbmNlLjEyMTkwM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yZ2VqIExhbWVydCIsIkNyZWF0ZWRPbiI6IjIwMjAtMTItMjJUMDk6NDY6NDEiLCJNb2RpZmllZEJ5IjoiX1NlcmdlaiBMYW1lcnQiLCJJZCI6IjUxZTU3NTFhLTlmNjAtNDQzNC1hY2I5LTU5NTBkNDY0ODViZSIsIk1vZGlmaWVkT24iOiIyMDIwLTEyLTIyVDA5OjQ2OjQ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xODA4NTUiLCJVcmlTdHJpbmciOiJodHRwOi8vd3d3Lm5jYmkubmxtLm5paC5nb3YvcHVibWVkLzIzMTgwOD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}</w:instrText>
              </w:r>
              <w:r>
                <w:rPr>
                  <w:noProof/>
                </w:rPr>
                <w:fldChar w:fldCharType="separate"/>
              </w:r>
              <w:r>
                <w:rPr>
                  <w:noProof/>
                </w:rPr>
                <w:t>(Dill und MacCallum 2012)</w:t>
              </w:r>
              <w:r>
                <w:rPr>
                  <w:noProof/>
                </w:rPr>
                <w:fldChar w:fldCharType="end"/>
              </w:r>
            </w:sdtContent>
          </w:sdt>
        </w:p>
      </w:sdtContent>
    </w:sdt>
    <w:p w14:paraId="540AC976" w14:textId="64ACC50A" w:rsidR="00637AAA" w:rsidRPr="00637AAA" w:rsidRDefault="00637AAA" w:rsidP="00637AAA"/>
    <w:p w14:paraId="530FF03E" w14:textId="63FB89F7" w:rsidR="00637AAA" w:rsidRPr="00637AAA" w:rsidRDefault="00637AAA" w:rsidP="00637AAA">
      <w:pPr>
        <w:rPr>
          <w:lang w:val="en-GB"/>
        </w:rPr>
      </w:pPr>
      <w:sdt>
        <w:sdtPr>
          <w:rPr>
            <w:lang w:val="en-GB"/>
          </w:rPr>
          <w:alias w:val="To edit, see citavi.com/edit"/>
          <w:tag w:val="CitaviPlaceholder#d1a8a6b6-a6e6-41fb-96d0-7ed9ee0c603c"/>
          <w:id w:val="-1598786733"/>
          <w:placeholder>
            <w:docPart w:val="DefaultPlaceholder_-1854013440"/>
          </w:placeholder>
        </w:sdtPr>
        <w:sdtContent>
          <w:r>
            <w:rPr>
              <w:noProof/>
              <w:lang w:val="en-GB"/>
            </w:rPr>
            <w:fldChar w:fldCharType="begin"/>
          </w:r>
          <w:r>
            <w:rPr>
              <w:noProof/>
              <w:lang w:val="en-GB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1NDdhYzhmLTZkOWUtNDVmMS1iZmMxLTY5MWMxOGFhNTY4OSIsIlJhbmdlTGVuZ3RoIjoxOSwiUmVmZXJlbmNlSWQiOiIxMWE5N2YyYy1hNGM2LTRlYmYtYWZjNi1mM2M1YThiMzkx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g3MTA4MjIiLCJVcmlTdHJpbmciOiJodHRwOi8vd3d3Lm5jYmkubmxtLm5paC5nb3YvcHVibWVkLzg3MTA4M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ycTA4cHNibzh3ejc2cmpoa24xa2czcDhoNzgwYnVkMDd5cHRqcXAiLCJDcmVhdGVkT24iOiIyMDIwLTEyLTI0VDA5OjUzOjI0WiIsIk1vZGlmaWVkQnkiOiJycTA4cHNibzh3ejc2cmpoa24xa2czcDhoNzgwYnVkMDd5cHRqcXAiLCJJZCI6ImU0YjQ5N2FmLWYzZDgtNGViZi1hYzY2LWRhNzY0ODMwOWMxOSIsIk1vZGlmaWVkT24iOiIyMDIwLTEyLTI0VDA5OjUzOjI0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IvcHJvdC4zNDAyMzAzMDMiLCJVcmlTdHJpbmciOiJodHRwczovL2RvaS5vcmcvMTAuMTAwMi9wcm90LjM0MDIzMD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JxMDhwc2JvOHd6NzZyamhrbjFrZzNwOGg3ODBidWQwN3lwdGpxcCIsIkNyZWF0ZWRPbiI6IjIwMjAtMTItMjRUMDk6NTM6MjFaIiwiTW9kaWZpZWRCeSI6InJxMDhwc2JvOHd6NzZyamhrbjFrZzNwOGg3ODBidWQwN3lwdGpxcCIsIklkIjoiYWVjYjk3YWUtZDdlYi00ZmIyLTkwM2MtMTI2ZWYxZDQyYjlhIiwiTW9kaWZpZWRPbiI6IjIwMjAtMTItMjRUMDk6NTM6MjF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6ZW5vZG8ub3JnL3JlY29yZC8xMjI5MzM0IiwiVXJpU3RyaW5nIjoiaHR0cHM6Ly96ZW5vZG8ub3JnL3JlY29yZC8xMjI5Mz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}</w:instrText>
          </w:r>
          <w:r>
            <w:rPr>
              <w:noProof/>
              <w:lang w:val="en-GB"/>
            </w:rPr>
            <w:fldChar w:fldCharType="separate"/>
          </w:r>
          <w:r>
            <w:rPr>
              <w:noProof/>
              <w:lang w:val="en-GB"/>
            </w:rPr>
            <w:t>(Moult et al. 1995)</w:t>
          </w:r>
          <w:r>
            <w:rPr>
              <w:noProof/>
              <w:lang w:val="en-GB"/>
            </w:rPr>
            <w:fldChar w:fldCharType="end"/>
          </w:r>
        </w:sdtContent>
      </w:sdt>
    </w:p>
    <w:sectPr w:rsidR="00637AAA" w:rsidRPr="00637AAA" w:rsidSect="00BF0CE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F5554F" w14:textId="77777777" w:rsidR="009D2478" w:rsidRDefault="009D2478" w:rsidP="00D542F6">
      <w:r>
        <w:separator/>
      </w:r>
    </w:p>
  </w:endnote>
  <w:endnote w:type="continuationSeparator" w:id="0">
    <w:p w14:paraId="02CE4180" w14:textId="77777777" w:rsidR="009D2478" w:rsidRDefault="009D2478" w:rsidP="00D542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C9C7AA" w14:textId="77777777" w:rsidR="009D2478" w:rsidRDefault="009D2478" w:rsidP="00D542F6">
      <w:r>
        <w:separator/>
      </w:r>
    </w:p>
  </w:footnote>
  <w:footnote w:type="continuationSeparator" w:id="0">
    <w:p w14:paraId="0935BFB2" w14:textId="77777777" w:rsidR="009D2478" w:rsidRDefault="009D2478" w:rsidP="00D542F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1C6"/>
    <w:rsid w:val="00025E3A"/>
    <w:rsid w:val="001E0C4D"/>
    <w:rsid w:val="0024086B"/>
    <w:rsid w:val="002C7506"/>
    <w:rsid w:val="003822AA"/>
    <w:rsid w:val="004325C6"/>
    <w:rsid w:val="00473DC1"/>
    <w:rsid w:val="004C01C6"/>
    <w:rsid w:val="00637AAA"/>
    <w:rsid w:val="006749C6"/>
    <w:rsid w:val="007740AB"/>
    <w:rsid w:val="008705C6"/>
    <w:rsid w:val="00935E21"/>
    <w:rsid w:val="00972356"/>
    <w:rsid w:val="009D2478"/>
    <w:rsid w:val="00A00C93"/>
    <w:rsid w:val="00BE071C"/>
    <w:rsid w:val="00BF0CEF"/>
    <w:rsid w:val="00CA4DE9"/>
    <w:rsid w:val="00D542F6"/>
    <w:rsid w:val="00E33C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B13D83"/>
  <w15:chartTrackingRefBased/>
  <w15:docId w15:val="{FE48FBDD-E92B-49DD-951D-0D51FA63D9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E071C"/>
    <w:pPr>
      <w:spacing w:after="0" w:line="240" w:lineRule="auto"/>
      <w:jc w:val="both"/>
    </w:pPr>
    <w:rPr>
      <w:rFonts w:ascii="Cambria" w:eastAsia="MS Mincho" w:hAnsi="Cambria" w:cs="Times New Roman"/>
      <w:sz w:val="24"/>
      <w:szCs w:val="24"/>
      <w:lang w:val="de-DE" w:eastAsia="de-DE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37AA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37AA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37AAA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37AA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37AAA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37AAA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37AAA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37AAA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BE071C"/>
    <w:pPr>
      <w:spacing w:before="1200" w:after="600"/>
      <w:contextualSpacing/>
      <w:jc w:val="center"/>
    </w:pPr>
    <w:rPr>
      <w:rFonts w:ascii="Calibri" w:eastAsia="MS Gothic" w:hAnsi="Calibri"/>
      <w:b/>
      <w:color w:val="000000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BE071C"/>
    <w:rPr>
      <w:rFonts w:ascii="Calibri" w:eastAsia="MS Gothic" w:hAnsi="Calibri" w:cs="Times New Roman"/>
      <w:b/>
      <w:color w:val="000000"/>
      <w:spacing w:val="5"/>
      <w:kern w:val="28"/>
      <w:sz w:val="52"/>
      <w:szCs w:val="52"/>
      <w:lang w:val="de-DE" w:eastAsia="de-D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D542F6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542F6"/>
    <w:rPr>
      <w:rFonts w:ascii="Cambria" w:eastAsia="MS Mincho" w:hAnsi="Cambria" w:cs="Times New Roman"/>
      <w:sz w:val="20"/>
      <w:szCs w:val="20"/>
      <w:lang w:val="de-DE" w:eastAsia="de-DE"/>
    </w:rPr>
  </w:style>
  <w:style w:type="character" w:styleId="Funotenzeichen">
    <w:name w:val="footnote reference"/>
    <w:basedOn w:val="Absatz-Standardschriftart"/>
    <w:uiPriority w:val="99"/>
    <w:semiHidden/>
    <w:unhideWhenUsed/>
    <w:rsid w:val="00D542F6"/>
    <w:rPr>
      <w:vertAlign w:val="superscript"/>
    </w:rPr>
  </w:style>
  <w:style w:type="character" w:styleId="Platzhaltertext">
    <w:name w:val="Placeholder Text"/>
    <w:basedOn w:val="Absatz-Standardschriftart"/>
    <w:uiPriority w:val="99"/>
    <w:semiHidden/>
    <w:rsid w:val="00E33C71"/>
    <w:rPr>
      <w:color w:val="808080"/>
    </w:rPr>
  </w:style>
  <w:style w:type="paragraph" w:customStyle="1" w:styleId="CitaviBibliographyHeading">
    <w:name w:val="Citavi Bibliography Heading"/>
    <w:basedOn w:val="Standard"/>
    <w:link w:val="CitaviBibliographyHeadingZchn"/>
    <w:rsid w:val="00E33C71"/>
    <w:rPr>
      <w:rFonts w:asciiTheme="minorHAnsi" w:hAnsiTheme="minorHAnsi" w:cstheme="minorHAnsi"/>
      <w:sz w:val="22"/>
      <w:szCs w:val="22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E33C71"/>
    <w:rPr>
      <w:rFonts w:eastAsia="MS Mincho" w:cstheme="minorHAnsi"/>
      <w:lang w:val="de-DE" w:eastAsia="de-DE"/>
    </w:rPr>
  </w:style>
  <w:style w:type="paragraph" w:customStyle="1" w:styleId="CitaviBibliographyEntry">
    <w:name w:val="Citavi Bibliography Entry"/>
    <w:basedOn w:val="Standard"/>
    <w:link w:val="CitaviBibliographyEntryZchn"/>
    <w:rsid w:val="00E33C71"/>
    <w:pPr>
      <w:jc w:val="left"/>
    </w:pPr>
    <w:rPr>
      <w:rFonts w:asciiTheme="minorHAnsi" w:hAnsiTheme="minorHAnsi" w:cstheme="minorHAnsi"/>
      <w:sz w:val="22"/>
      <w:szCs w:val="22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E33C71"/>
    <w:rPr>
      <w:rFonts w:eastAsia="MS Mincho" w:cstheme="minorHAnsi"/>
      <w:lang w:val="de-DE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37AAA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637AA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37AA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de-DE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eastAsia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37AAA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de-DE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637AA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37AA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637AAA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37AAA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37AAA"/>
    <w:pPr>
      <w:outlineLvl w:val="9"/>
    </w:pPr>
    <w:rPr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637AA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37AA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A0CB38D-0936-40D6-9163-8DAD1AF0BE96}"/>
      </w:docPartPr>
      <w:docPartBody>
        <w:p w:rsidR="001F79D2" w:rsidRDefault="008562D6">
          <w:r w:rsidRPr="00A0034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62D6"/>
    <w:rsid w:val="001F79D2"/>
    <w:rsid w:val="008562D6"/>
    <w:rsid w:val="00B32B1D"/>
    <w:rsid w:val="00EE5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562D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714AE6-5F93-4B5F-96F6-C553BF16FB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155</Words>
  <Characters>29385</Characters>
  <Application>Microsoft Office Word</Application>
  <DocSecurity>0</DocSecurity>
  <Lines>244</Lines>
  <Paragraphs>6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rgej lamert</dc:creator>
  <cp:keywords/>
  <dc:description/>
  <cp:lastModifiedBy>Sergej lamert</cp:lastModifiedBy>
  <cp:revision>7</cp:revision>
  <dcterms:created xsi:type="dcterms:W3CDTF">2020-12-22T08:46:00Z</dcterms:created>
  <dcterms:modified xsi:type="dcterms:W3CDTF">2020-12-24T10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rqpwlrliziiyxwcv43a9yzj7xoaq5cvky8n9frk2rs; ProjectName=Wiss. Arbeiten</vt:lpwstr>
  </property>
  <property fmtid="{D5CDD505-2E9C-101B-9397-08002B2CF9AE}" pid="3" name="CitaviDocumentProperty_7">
    <vt:lpwstr>Wiss. Arbeiten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7.0.0</vt:lpwstr>
  </property>
</Properties>
</file>